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37971200" w14:textId="62EE4867" w:rsidR="00602494" w:rsidRDefault="00C64EC1">
      <w:pPr>
        <w:rPr>
          <w:b/>
        </w:rPr>
      </w:pPr>
      <w:proofErr w:type="spellStart"/>
      <w:r>
        <w:rPr>
          <w:b/>
        </w:rPr>
        <w:t>Gianattasio</w:t>
      </w:r>
      <w:proofErr w:type="spellEnd"/>
      <w:r>
        <w:rPr>
          <w:b/>
        </w:rPr>
        <w:t xml:space="preserve">-Power </w:t>
      </w:r>
      <w:r w:rsidRPr="00C64EC1">
        <w:rPr>
          <w:b/>
        </w:rPr>
        <w:t>Predicted Dementia Probability Scores and Dementia Classifications</w:t>
      </w:r>
    </w:p>
    <w:p w14:paraId="3B4A567B" w14:textId="5986D291" w:rsidR="00C64EC1" w:rsidRDefault="00AA175F">
      <w:r>
        <w:t xml:space="preserve">This data file </w:t>
      </w:r>
      <w:r w:rsidR="00C64EC1">
        <w:t xml:space="preserve">(hrsdementia_2021_1109.sas7bdat) </w:t>
      </w:r>
      <w:r>
        <w:t xml:space="preserve">contains </w:t>
      </w:r>
      <w:r w:rsidR="009F6064">
        <w:t>predicted dementia</w:t>
      </w:r>
      <w:r w:rsidR="008A40AE">
        <w:t xml:space="preserve"> probabilities and</w:t>
      </w:r>
      <w:r w:rsidR="009F6064">
        <w:t xml:space="preserve"> classifications </w:t>
      </w:r>
      <w:r w:rsidR="00024CEA">
        <w:t xml:space="preserve">for </w:t>
      </w:r>
      <w:r w:rsidR="008606D0" w:rsidRPr="00447227">
        <w:t>2000-201</w:t>
      </w:r>
      <w:r w:rsidR="00602494">
        <w:t>6</w:t>
      </w:r>
      <w:r w:rsidR="008606D0" w:rsidRPr="00447227">
        <w:t xml:space="preserve"> </w:t>
      </w:r>
      <w:r w:rsidR="00024CEA" w:rsidRPr="00447227">
        <w:t>HRS respondents</w:t>
      </w:r>
      <w:r w:rsidR="008606D0" w:rsidRPr="00447227">
        <w:t xml:space="preserve"> aged </w:t>
      </w:r>
      <w:r w:rsidR="00DA1628">
        <w:t xml:space="preserve">70+  with self-reported race/ethnicity non-Hispanic white, non-Hispanic black, or Hispanic, using </w:t>
      </w:r>
      <w:r w:rsidR="008A40AE">
        <w:t>three</w:t>
      </w:r>
      <w:r w:rsidR="002B7722">
        <w:t xml:space="preserve"> new</w:t>
      </w:r>
      <w:r w:rsidR="00F17A90">
        <w:t>ly developed</w:t>
      </w:r>
      <w:r w:rsidR="002B7722">
        <w:t xml:space="preserve"> algorithms: </w:t>
      </w:r>
      <w:r w:rsidR="00447227">
        <w:rPr>
          <w:rFonts w:cs="ArialMT"/>
        </w:rPr>
        <w:t>a modified version of an</w:t>
      </w:r>
      <w:r w:rsidR="008A40AE">
        <w:rPr>
          <w:rFonts w:cs="ArialMT"/>
        </w:rPr>
        <w:t xml:space="preserve"> algorithm originally developed by Hurd and colleagues</w:t>
      </w:r>
      <w:r w:rsidR="00447227">
        <w:rPr>
          <w:rFonts w:cs="ArialMT"/>
        </w:rPr>
        <w:fldChar w:fldCharType="begin" w:fldLock="1"/>
      </w:r>
      <w:r w:rsidR="00447227">
        <w:rPr>
          <w:rFonts w:cs="ArialMT"/>
        </w:rPr>
        <w:instrText>ADDIN CSL_CITATION {"citationItems":[{"id":"ITEM-1","itemData":{"DOI":"10.1056/NEJMsa1204629","ISBN":"1533-4406 (Electronic)\\r0028-4793 (Linking)","ISSN":"0028-4793","PMID":"23550670","abstract":"Background Dementia affects a large and growing number of older adults in the United States. The monetary costs attributable to dementia are likely to be similarly large and to continue to increase. Methods In a subsample (856 persons) of the population in the Health and Retirement Study (HRS), a nationally representative longitudinal study of older adults, the diagnosis of dementia was determined with the use of a detailed in-home cognitive assessment that was 3 to 4 hours in duration and a review by an expert panel. We then imputed cognitive status to the full HRS sample (10,903 persons, 31,936 person-years) on the basis of measures of cognitive and functional status available for all HRS respondents, thereby identifying persons in the larger sample with a high probability of dementia. The market costs associated with care for persons with dementia were determined on the basis of self-reported out-of-pocket spending and the utilization of nursing home care; Medicare claims data were used to identify cos...","author":[{"dropping-particle":"","family":"Hurd","given":"Michael D.","non-dropping-particle":"","parse-names":false,"suffix":""},{"dropping-particle":"","family":"Martorell","given":"Paco","non-dropping-particle":"","parse-names":false,"suffix":""},{"dropping-particle":"","family":"Delavande","given":"Adeline","non-dropping-particle":"","parse-names":false,"suffix":""},{"dropping-particle":"","family":"Mullen","given":"Kathleen J.","non-dropping-particle":"","parse-names":false,"suffix":""},{"dropping-particle":"","family":"Langa","given":"Kenneth M.","non-dropping-particle":"","parse-names":false,"suffix":""}],"container-title":"New England Journal of Medicine","id":"ITEM-1","issue":"14","issued":{"date-parts":[["2013"]]},"page":"1326-1334","title":"Monetary Costs of Dementia in the United States","type":"article-journal","volume":"368"},"uris":["http://www.mendeley.com/documents/?uuid=070bb6d5-3c61-4c72-a8d3-dea9be4d2820"]}],"mendeley":{"formattedCitation":"&lt;sup&gt;1&lt;/sup&gt;","plainTextFormattedCitation":"1","previouslyFormattedCitation":"&lt;sup&gt;1&lt;/sup&gt;"},"properties":{"noteIndex":0},"schema":"https://github.com/citation-style-language/schema/raw/master/csl-citation.json"}</w:instrText>
      </w:r>
      <w:r w:rsidR="00447227">
        <w:rPr>
          <w:rFonts w:cs="ArialMT"/>
        </w:rPr>
        <w:fldChar w:fldCharType="separate"/>
      </w:r>
      <w:r w:rsidR="00447227" w:rsidRPr="00447227">
        <w:rPr>
          <w:rFonts w:cs="ArialMT"/>
          <w:noProof/>
          <w:vertAlign w:val="superscript"/>
        </w:rPr>
        <w:t>1</w:t>
      </w:r>
      <w:r w:rsidR="00447227">
        <w:rPr>
          <w:rFonts w:cs="ArialMT"/>
        </w:rPr>
        <w:fldChar w:fldCharType="end"/>
      </w:r>
      <w:r w:rsidR="00306A89">
        <w:rPr>
          <w:rFonts w:cs="ArialMT"/>
        </w:rPr>
        <w:t xml:space="preserve"> (Modified Hurd Model),</w:t>
      </w:r>
      <w:r w:rsidR="008A40AE">
        <w:rPr>
          <w:rFonts w:cs="ArialMT"/>
        </w:rPr>
        <w:t xml:space="preserve"> a new</w:t>
      </w:r>
      <w:r w:rsidR="00306A89">
        <w:rPr>
          <w:rFonts w:cs="ArialMT"/>
        </w:rPr>
        <w:t xml:space="preserve"> e</w:t>
      </w:r>
      <w:r w:rsidR="00A47582">
        <w:rPr>
          <w:rFonts w:cs="ArialMT"/>
        </w:rPr>
        <w:t>xpert-informed</w:t>
      </w:r>
      <w:r w:rsidR="008A40AE">
        <w:rPr>
          <w:rFonts w:cs="ArialMT"/>
        </w:rPr>
        <w:t xml:space="preserve"> </w:t>
      </w:r>
      <w:r w:rsidR="00A47582">
        <w:rPr>
          <w:rFonts w:cs="ArialMT"/>
        </w:rPr>
        <w:t>logistic model</w:t>
      </w:r>
      <w:r w:rsidR="00306A89">
        <w:rPr>
          <w:rFonts w:cs="ArialMT"/>
        </w:rPr>
        <w:t xml:space="preserve"> (Expert Model)</w:t>
      </w:r>
      <w:r w:rsidR="00A47582">
        <w:rPr>
          <w:rFonts w:cs="ArialMT"/>
        </w:rPr>
        <w:t xml:space="preserve">, and a new LASSO-reduced logistic </w:t>
      </w:r>
      <w:r w:rsidR="008A40AE">
        <w:rPr>
          <w:rFonts w:cs="ArialMT"/>
        </w:rPr>
        <w:t>model</w:t>
      </w:r>
      <w:r w:rsidR="00306A89">
        <w:rPr>
          <w:rFonts w:cs="ArialMT"/>
        </w:rPr>
        <w:t xml:space="preserve"> (LASSO Model)</w:t>
      </w:r>
      <w:r w:rsidR="008A40AE">
        <w:rPr>
          <w:rFonts w:cs="ArialMT"/>
        </w:rPr>
        <w:t xml:space="preserve">. </w:t>
      </w:r>
      <w:r w:rsidR="00306A89">
        <w:t>Algorithms were</w:t>
      </w:r>
      <w:r w:rsidR="00F17A90">
        <w:t xml:space="preserve"> trained and evaluated using HRS </w:t>
      </w:r>
      <w:r w:rsidR="00306A89">
        <w:t xml:space="preserve">data </w:t>
      </w:r>
      <w:r w:rsidR="00F17A90">
        <w:t>and data from all four waves of the Aging, Demographics, and Memory Study (ADAMS</w:t>
      </w:r>
      <w:r w:rsidR="00306A89">
        <w:t xml:space="preserve">; </w:t>
      </w:r>
      <w:hyperlink r:id="rId6" w:history="1">
        <w:r w:rsidR="00F17A90" w:rsidRPr="001B5FF4">
          <w:rPr>
            <w:rStyle w:val="Hyperlink"/>
          </w:rPr>
          <w:t>http://hrsonline.isr.umich.edu/index.php?p=shoavail&amp;iyear=XB</w:t>
        </w:r>
      </w:hyperlink>
      <w:r w:rsidR="0059258A">
        <w:rPr>
          <w:rFonts w:cs="ArialMT"/>
        </w:rPr>
        <w:t xml:space="preserve">), and achieve </w:t>
      </w:r>
      <w:r w:rsidR="0059258A">
        <w:t xml:space="preserve">77-83% sensitivity, 92-94% specificity, and 90-92% accuracy in overall out-of-sample performance. </w:t>
      </w:r>
    </w:p>
    <w:p w14:paraId="6461EC6C" w14:textId="3865FA91" w:rsidR="00B4265D" w:rsidRDefault="00F17A90">
      <w:r>
        <w:t>The algorithms use different combinations of sociodemographic characteristics, health and physical functioning variables, social engagement indicators, and cognitive indicators (i.e. cognition test item scores and proxy-reports of cognition)</w:t>
      </w:r>
      <w:r w:rsidR="00AD6467">
        <w:t xml:space="preserve"> to estimate a predicted dementia probability, which </w:t>
      </w:r>
      <w:r w:rsidR="00306A89">
        <w:t>are</w:t>
      </w:r>
      <w:r w:rsidR="00AD6467">
        <w:t xml:space="preserve"> then used to classify dementia status using r</w:t>
      </w:r>
      <w:r>
        <w:t>ace/ethnicity-specific probability</w:t>
      </w:r>
      <w:r w:rsidR="0059258A">
        <w:t xml:space="preserve"> thresholds. Each algorithm was developed to minimize </w:t>
      </w:r>
      <w:r w:rsidR="0059258A">
        <w:rPr>
          <w:rFonts w:cs="ArialMT"/>
        </w:rPr>
        <w:t xml:space="preserve">differences in predictive performance across race/ethnicity groups, achieving </w:t>
      </w:r>
      <w:r w:rsidR="00306A89">
        <w:rPr>
          <w:rFonts w:cs="ArialMT"/>
        </w:rPr>
        <w:t xml:space="preserve">pairwise differences of </w:t>
      </w:r>
      <w:r w:rsidR="0059258A">
        <w:t xml:space="preserve">≤3 percentage points for </w:t>
      </w:r>
      <w:r w:rsidR="0059258A" w:rsidRPr="008606D0">
        <w:t xml:space="preserve">sensitivity and ≤5 percentage </w:t>
      </w:r>
      <w:r w:rsidR="0059258A">
        <w:t xml:space="preserve">points for specificity, and are therefore adequate for use in race/ethnicity disparities research. </w:t>
      </w:r>
      <w:r w:rsidR="00306A89">
        <w:t>Further d</w:t>
      </w:r>
      <w:r w:rsidR="0059258A">
        <w:t>etails on the development and performance of the algorithms are available in our paper</w:t>
      </w:r>
      <w:r w:rsidR="00B4265D">
        <w:t>.</w:t>
      </w:r>
      <w:r w:rsidR="0059258A">
        <w:fldChar w:fldCharType="begin" w:fldLock="1"/>
      </w:r>
      <w:r w:rsidR="005410F8">
        <w:instrText>ADDIN CSL_CITATION {"citationItems":[{"id":"ITEM-1","itemData":{"DOI":"10.1097/EDE.0000000000001101","author":[{"dropping-particle":"","family":"Gianattasio","given":"Kan Z.","non-dropping-particle":"","parse-names":false,"suffix":""},{"dropping-particle":"","family":"Ciarleglio","given":"Adam","non-dropping-particle":"","parse-names":false,"suffix":""},{"dropping-particle":"","family":"Power","given":"Melinda C.","non-dropping-particle":"","parse-names":false,"suffix":""}],"container-title":"Epidemiology","id":"ITEM-1","issue":"1","issued":{"date-parts":[["2020"]]},"page":"126-133","title":"Development of algorithmic dementia ascertainment for racial/ethnic disparities research in the U.S. Health and Retirement Study","type":"article-journal","volume":"31"},"uris":["http://www.mendeley.com/documents/?uuid=b4299dc1-0c19-4a22-83fd-7d061811b465"]}],"mendeley":{"formattedCitation":"&lt;sup&gt;2&lt;/sup&gt;","plainTextFormattedCitation":"2","previouslyFormattedCitation":"&lt;sup&gt;2&lt;/sup&gt;"},"properties":{"noteIndex":0},"schema":"https://github.com/citation-style-language/schema/raw/master/csl-citation.json"}</w:instrText>
      </w:r>
      <w:r w:rsidR="0059258A">
        <w:fldChar w:fldCharType="separate"/>
      </w:r>
      <w:r w:rsidR="0059258A" w:rsidRPr="00447227">
        <w:rPr>
          <w:noProof/>
          <w:vertAlign w:val="superscript"/>
        </w:rPr>
        <w:t>2</w:t>
      </w:r>
      <w:r w:rsidR="0059258A">
        <w:fldChar w:fldCharType="end"/>
      </w:r>
      <w:r w:rsidR="00B4265D">
        <w:t xml:space="preserve"> </w:t>
      </w:r>
    </w:p>
    <w:p w14:paraId="3F3F19CE" w14:textId="4C8988C8" w:rsidR="00602494" w:rsidRDefault="00602494">
      <w:r>
        <w:t xml:space="preserve">This data file </w:t>
      </w:r>
      <w:r w:rsidR="00C64EC1">
        <w:t xml:space="preserve">(hrsdementia_20211109.sas7bdat) </w:t>
      </w:r>
      <w:r>
        <w:t>was created using the 2018 RAND V1 HRS longitudinal file (“randhrs1992_2018v1”)</w:t>
      </w:r>
      <w:r w:rsidR="00C64EC1">
        <w:t xml:space="preserve"> and core HRS data;  code for reproducing this dataset is available in the following </w:t>
      </w:r>
      <w:proofErr w:type="spellStart"/>
      <w:r w:rsidR="00C64EC1">
        <w:t>Github</w:t>
      </w:r>
      <w:proofErr w:type="spellEnd"/>
      <w:r w:rsidR="00C64EC1">
        <w:t xml:space="preserve"> repository, and is dated 2021_1109.  </w:t>
      </w:r>
    </w:p>
    <w:p w14:paraId="5F78B240" w14:textId="3EC105B1" w:rsidR="00F17A90" w:rsidRDefault="00C64EC1">
      <w:r>
        <w:t>Note that there are small differences in the probabilities and classifications for all years in this dataset compared to the previously distributed dataset (hrsdementia_20191028.sas7bdat)</w:t>
      </w:r>
      <w:r w:rsidR="00384053">
        <w:t xml:space="preserve"> due to differences in the source data</w:t>
      </w:r>
      <w:r>
        <w:t>.  This previously distributed dataset covered 2000 to 2014, and was created</w:t>
      </w:r>
      <w:r w:rsidR="00B4265D">
        <w:t xml:space="preserve"> using the 2014 RAND HRS longitudinal V2 file (“</w:t>
      </w:r>
      <w:r w:rsidR="00B4265D" w:rsidRPr="005A2ADE">
        <w:t>randhrs1992_2014v2</w:t>
      </w:r>
      <w:r w:rsidR="00B4265D">
        <w:t>”) and core HRS data</w:t>
      </w:r>
      <w:r>
        <w:t>;</w:t>
      </w:r>
      <w:r w:rsidR="0059258A">
        <w:t xml:space="preserve"> code for reproducing this</w:t>
      </w:r>
      <w:r>
        <w:t xml:space="preserve"> prior version of the</w:t>
      </w:r>
      <w:r w:rsidR="0059258A">
        <w:t xml:space="preserve"> dataset is available in the following </w:t>
      </w:r>
      <w:proofErr w:type="spellStart"/>
      <w:r w:rsidR="0059258A">
        <w:t>Github</w:t>
      </w:r>
      <w:proofErr w:type="spellEnd"/>
      <w:r w:rsidR="0059258A">
        <w:t xml:space="preserve"> repository</w:t>
      </w:r>
      <w:r>
        <w:t xml:space="preserve"> and is dated 2019_0529</w:t>
      </w:r>
      <w:r w:rsidR="0059258A">
        <w:t xml:space="preserve">: </w:t>
      </w:r>
      <w:hyperlink r:id="rId7" w:history="1">
        <w:r w:rsidR="0059258A" w:rsidRPr="008D5444">
          <w:rPr>
            <w:rStyle w:val="Hyperlink"/>
          </w:rPr>
          <w:t>https://github.com/powerepilab/AD_algorithm_development</w:t>
        </w:r>
      </w:hyperlink>
      <w:r w:rsidR="0059258A">
        <w:t>.</w:t>
      </w:r>
    </w:p>
    <w:p w14:paraId="040A4C81" w14:textId="3F029D0C" w:rsidR="0059258A" w:rsidRPr="00306A89" w:rsidRDefault="0059258A">
      <w:pPr>
        <w:rPr>
          <w:u w:val="single"/>
        </w:rPr>
      </w:pPr>
      <w:r w:rsidRPr="00306A89">
        <w:rPr>
          <w:u w:val="single"/>
        </w:rPr>
        <w:t>Variables list</w:t>
      </w:r>
      <w:bookmarkStart w:id="0" w:name="_GoBack"/>
      <w:bookmarkEnd w:id="0"/>
    </w:p>
    <w:p w14:paraId="2E27916C" w14:textId="6DA58355" w:rsidR="0059258A" w:rsidRDefault="00675A88" w:rsidP="0059258A">
      <w:pPr>
        <w:pStyle w:val="ListParagraph"/>
        <w:numPr>
          <w:ilvl w:val="0"/>
          <w:numId w:val="1"/>
        </w:numPr>
      </w:pPr>
      <w:r w:rsidRPr="00B4265D">
        <w:rPr>
          <w:b/>
          <w:bCs/>
        </w:rPr>
        <w:t>HHID</w:t>
      </w:r>
      <w:r>
        <w:t>: HRS household ID number</w:t>
      </w:r>
    </w:p>
    <w:p w14:paraId="6C24FA01" w14:textId="566B9466" w:rsidR="00675A88" w:rsidRDefault="00675A88" w:rsidP="0059258A">
      <w:pPr>
        <w:pStyle w:val="ListParagraph"/>
        <w:numPr>
          <w:ilvl w:val="0"/>
          <w:numId w:val="1"/>
        </w:numPr>
      </w:pPr>
      <w:r w:rsidRPr="00B4265D">
        <w:rPr>
          <w:b/>
          <w:bCs/>
        </w:rPr>
        <w:t>PN</w:t>
      </w:r>
      <w:r>
        <w:t>:</w:t>
      </w:r>
      <w:r w:rsidR="00306A89">
        <w:t xml:space="preserve"> HRS person number</w:t>
      </w:r>
    </w:p>
    <w:p w14:paraId="1EB47E03" w14:textId="47FDE810" w:rsidR="00675A88" w:rsidRDefault="00675A88" w:rsidP="0059258A">
      <w:pPr>
        <w:pStyle w:val="ListParagraph"/>
        <w:numPr>
          <w:ilvl w:val="0"/>
          <w:numId w:val="1"/>
        </w:numPr>
      </w:pPr>
      <w:proofErr w:type="spellStart"/>
      <w:r w:rsidRPr="00B4265D">
        <w:rPr>
          <w:b/>
          <w:bCs/>
        </w:rPr>
        <w:t>hrs_</w:t>
      </w:r>
      <w:r w:rsidR="00306A89" w:rsidRPr="00B4265D">
        <w:rPr>
          <w:b/>
          <w:bCs/>
        </w:rPr>
        <w:t>year</w:t>
      </w:r>
      <w:proofErr w:type="spellEnd"/>
      <w:r w:rsidR="00306A89">
        <w:t xml:space="preserve">: the survey year from which predictions are made </w:t>
      </w:r>
    </w:p>
    <w:p w14:paraId="5F905567" w14:textId="7FEE52BC" w:rsidR="00675A88" w:rsidRDefault="00675A88" w:rsidP="0059258A">
      <w:pPr>
        <w:pStyle w:val="ListParagraph"/>
        <w:numPr>
          <w:ilvl w:val="0"/>
          <w:numId w:val="1"/>
        </w:numPr>
      </w:pPr>
      <w:proofErr w:type="spellStart"/>
      <w:r w:rsidRPr="00B4265D">
        <w:rPr>
          <w:b/>
          <w:bCs/>
        </w:rPr>
        <w:t>expert_p</w:t>
      </w:r>
      <w:proofErr w:type="spellEnd"/>
      <w:r>
        <w:t>:</w:t>
      </w:r>
      <w:r w:rsidR="00306A89">
        <w:t xml:space="preserve"> predicted probability of dementia using the Expert Model</w:t>
      </w:r>
    </w:p>
    <w:p w14:paraId="2932D88E" w14:textId="3BB01791" w:rsidR="00675A88" w:rsidRDefault="00675A88" w:rsidP="0059258A">
      <w:pPr>
        <w:pStyle w:val="ListParagraph"/>
        <w:numPr>
          <w:ilvl w:val="0"/>
          <w:numId w:val="1"/>
        </w:numPr>
      </w:pPr>
      <w:proofErr w:type="spellStart"/>
      <w:r w:rsidRPr="00B4265D">
        <w:rPr>
          <w:b/>
          <w:bCs/>
        </w:rPr>
        <w:t>expert_dem</w:t>
      </w:r>
      <w:proofErr w:type="spellEnd"/>
      <w:r>
        <w:t>:</w:t>
      </w:r>
      <w:r w:rsidR="00306A89">
        <w:t xml:space="preserve"> dementia classification (0=no, 1=yes) using Expert Model</w:t>
      </w:r>
    </w:p>
    <w:p w14:paraId="104E6D79" w14:textId="21D171B6" w:rsidR="00675A88" w:rsidRDefault="00675A88" w:rsidP="00306A89">
      <w:pPr>
        <w:pStyle w:val="ListParagraph"/>
        <w:numPr>
          <w:ilvl w:val="0"/>
          <w:numId w:val="1"/>
        </w:numPr>
      </w:pPr>
      <w:proofErr w:type="spellStart"/>
      <w:r w:rsidRPr="00B4265D">
        <w:rPr>
          <w:b/>
          <w:bCs/>
        </w:rPr>
        <w:t>LASSO_p</w:t>
      </w:r>
      <w:proofErr w:type="spellEnd"/>
      <w:r>
        <w:t>:</w:t>
      </w:r>
      <w:r w:rsidR="00306A89">
        <w:t xml:space="preserve"> predicted probability of dementia using the LASSO Model</w:t>
      </w:r>
    </w:p>
    <w:p w14:paraId="61ED485B" w14:textId="442291C4" w:rsidR="00675A88" w:rsidRDefault="00675A88" w:rsidP="00306A89">
      <w:pPr>
        <w:pStyle w:val="ListParagraph"/>
        <w:numPr>
          <w:ilvl w:val="0"/>
          <w:numId w:val="1"/>
        </w:numPr>
      </w:pPr>
      <w:proofErr w:type="spellStart"/>
      <w:r w:rsidRPr="00B4265D">
        <w:rPr>
          <w:b/>
          <w:bCs/>
        </w:rPr>
        <w:t>LASSO_dem</w:t>
      </w:r>
      <w:proofErr w:type="spellEnd"/>
      <w:r>
        <w:t>:</w:t>
      </w:r>
      <w:r w:rsidR="00306A89" w:rsidRPr="00306A89">
        <w:t xml:space="preserve"> </w:t>
      </w:r>
      <w:r w:rsidR="00306A89">
        <w:t>dementia classification (0=no, 1=yes) using LASSO Model</w:t>
      </w:r>
    </w:p>
    <w:p w14:paraId="027A685B" w14:textId="7C39A253" w:rsidR="00675A88" w:rsidRDefault="00675A88" w:rsidP="00306A89">
      <w:pPr>
        <w:pStyle w:val="ListParagraph"/>
        <w:numPr>
          <w:ilvl w:val="0"/>
          <w:numId w:val="1"/>
        </w:numPr>
      </w:pPr>
      <w:proofErr w:type="spellStart"/>
      <w:r w:rsidRPr="00B4265D">
        <w:rPr>
          <w:b/>
          <w:bCs/>
        </w:rPr>
        <w:t>hurd_p</w:t>
      </w:r>
      <w:proofErr w:type="spellEnd"/>
      <w:r>
        <w:t>:</w:t>
      </w:r>
      <w:r w:rsidR="00306A89">
        <w:t xml:space="preserve"> predicted probability of dementia using the Modified Hurd Model</w:t>
      </w:r>
    </w:p>
    <w:p w14:paraId="1A259090" w14:textId="1DE9B530" w:rsidR="0059258A" w:rsidRPr="00306A89" w:rsidRDefault="00675A88" w:rsidP="00306A89">
      <w:pPr>
        <w:pStyle w:val="ListParagraph"/>
        <w:numPr>
          <w:ilvl w:val="0"/>
          <w:numId w:val="1"/>
        </w:numPr>
      </w:pPr>
      <w:proofErr w:type="spellStart"/>
      <w:r w:rsidRPr="00B4265D">
        <w:rPr>
          <w:b/>
          <w:bCs/>
        </w:rPr>
        <w:t>hurd_dem</w:t>
      </w:r>
      <w:proofErr w:type="spellEnd"/>
      <w:r>
        <w:t xml:space="preserve">: </w:t>
      </w:r>
      <w:r w:rsidR="00306A89">
        <w:t>dementia classification (0=no, 1=yes) using Modified Hurd Model</w:t>
      </w:r>
    </w:p>
    <w:p w14:paraId="6738824F" w14:textId="0DAEC00C" w:rsidR="00447227" w:rsidRPr="00921C6D" w:rsidRDefault="00AB717E" w:rsidP="00657B0A">
      <w:r>
        <w:t xml:space="preserve">Please note that the authors are not responsible for errors resulting from the use of this dataset or referenced SAS code. </w:t>
      </w:r>
    </w:p>
    <w:p w14:paraId="42F791A6" w14:textId="3C33FDD8" w:rsidR="00AA175F" w:rsidRDefault="00AA175F" w:rsidP="00657B0A">
      <w:r>
        <w:t xml:space="preserve">This </w:t>
      </w:r>
      <w:r w:rsidR="00657B0A">
        <w:t>work</w:t>
      </w:r>
      <w:r>
        <w:t xml:space="preserve"> was funded by t</w:t>
      </w:r>
      <w:r w:rsidR="00300DDF">
        <w:t xml:space="preserve">he National Institute on Aging, </w:t>
      </w:r>
      <w:r>
        <w:t xml:space="preserve">grant </w:t>
      </w:r>
      <w:r w:rsidRPr="00AA175F">
        <w:t>R03 AG055485</w:t>
      </w:r>
      <w:r w:rsidR="00300DDF">
        <w:t>, awarded to Dr. Melinda C. Power</w:t>
      </w:r>
      <w:r>
        <w:t>.</w:t>
      </w:r>
    </w:p>
    <w:p w14:paraId="319E1CC7" w14:textId="09E46595" w:rsidR="00447227" w:rsidRDefault="00447227" w:rsidP="00657B0A">
      <w:pPr>
        <w:rPr>
          <w:b/>
        </w:rPr>
      </w:pPr>
      <w:r>
        <w:rPr>
          <w:b/>
        </w:rPr>
        <w:lastRenderedPageBreak/>
        <w:t>References</w:t>
      </w:r>
    </w:p>
    <w:p w14:paraId="1D57BC4B" w14:textId="6AE21034" w:rsidR="005410F8" w:rsidRPr="005410F8" w:rsidRDefault="00447227" w:rsidP="005410F8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>
        <w:rPr>
          <w:b/>
        </w:rPr>
        <w:fldChar w:fldCharType="begin" w:fldLock="1"/>
      </w:r>
      <w:r>
        <w:rPr>
          <w:b/>
        </w:rPr>
        <w:instrText xml:space="preserve">ADDIN Mendeley Bibliography CSL_BIBLIOGRAPHY </w:instrText>
      </w:r>
      <w:r>
        <w:rPr>
          <w:b/>
        </w:rPr>
        <w:fldChar w:fldCharType="separate"/>
      </w:r>
      <w:r w:rsidR="005410F8" w:rsidRPr="005410F8">
        <w:rPr>
          <w:rFonts w:ascii="Calibri" w:hAnsi="Calibri" w:cs="Calibri"/>
          <w:noProof/>
          <w:szCs w:val="24"/>
        </w:rPr>
        <w:t xml:space="preserve">1. </w:t>
      </w:r>
      <w:r w:rsidR="005410F8" w:rsidRPr="005410F8">
        <w:rPr>
          <w:rFonts w:ascii="Calibri" w:hAnsi="Calibri" w:cs="Calibri"/>
          <w:noProof/>
          <w:szCs w:val="24"/>
        </w:rPr>
        <w:tab/>
        <w:t xml:space="preserve">Hurd MD, Martorell P, Delavande A, Mullen KJ, Langa KM. Monetary Costs of Dementia in the United States. </w:t>
      </w:r>
      <w:r w:rsidR="005410F8" w:rsidRPr="005410F8">
        <w:rPr>
          <w:rFonts w:ascii="Calibri" w:hAnsi="Calibri" w:cs="Calibri"/>
          <w:i/>
          <w:iCs/>
          <w:noProof/>
          <w:szCs w:val="24"/>
        </w:rPr>
        <w:t>N Engl J Med</w:t>
      </w:r>
      <w:r w:rsidR="005410F8" w:rsidRPr="005410F8">
        <w:rPr>
          <w:rFonts w:ascii="Calibri" w:hAnsi="Calibri" w:cs="Calibri"/>
          <w:noProof/>
          <w:szCs w:val="24"/>
        </w:rPr>
        <w:t>. 2013;368(14):1326-1334. doi:10.1056/NEJMsa1204629</w:t>
      </w:r>
    </w:p>
    <w:p w14:paraId="2E9B712F" w14:textId="7D947B65" w:rsidR="00AA175F" w:rsidRDefault="005410F8" w:rsidP="005410F8">
      <w:pPr>
        <w:widowControl w:val="0"/>
        <w:autoSpaceDE w:val="0"/>
        <w:autoSpaceDN w:val="0"/>
        <w:adjustRightInd w:val="0"/>
        <w:spacing w:line="240" w:lineRule="auto"/>
        <w:ind w:left="640" w:hanging="640"/>
      </w:pPr>
      <w:r w:rsidRPr="005410F8">
        <w:rPr>
          <w:rFonts w:ascii="Calibri" w:hAnsi="Calibri" w:cs="Calibri"/>
          <w:noProof/>
          <w:szCs w:val="24"/>
        </w:rPr>
        <w:t xml:space="preserve">2. </w:t>
      </w:r>
      <w:r w:rsidRPr="005410F8">
        <w:rPr>
          <w:rFonts w:ascii="Calibri" w:hAnsi="Calibri" w:cs="Calibri"/>
          <w:noProof/>
          <w:szCs w:val="24"/>
        </w:rPr>
        <w:tab/>
        <w:t xml:space="preserve">Gianattasio KZ, Ciarleglio A, Power MC. Development of algorithmic dementia ascertainment for racial/ethnic disparities research in the U.S. Health and Retirement Study. </w:t>
      </w:r>
      <w:r w:rsidRPr="005410F8">
        <w:rPr>
          <w:rFonts w:ascii="Calibri" w:hAnsi="Calibri" w:cs="Calibri"/>
          <w:i/>
          <w:iCs/>
          <w:noProof/>
          <w:szCs w:val="24"/>
        </w:rPr>
        <w:t>Epidemiology</w:t>
      </w:r>
      <w:r w:rsidRPr="005410F8">
        <w:rPr>
          <w:rFonts w:ascii="Calibri" w:hAnsi="Calibri" w:cs="Calibri"/>
          <w:noProof/>
          <w:szCs w:val="24"/>
        </w:rPr>
        <w:t>. 2020;31(1):126-133. doi:10.1097/EDE.0000000000001101</w:t>
      </w:r>
      <w:r w:rsidR="00447227">
        <w:rPr>
          <w:b/>
        </w:rPr>
        <w:fldChar w:fldCharType="end"/>
      </w:r>
    </w:p>
    <w:sectPr w:rsidR="00AA175F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10000000" w:usb2="00000000" w:usb3="00000000" w:csb0="80000001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Segoe UI">
    <w:altName w:val="Arial"/>
    <w:panose1 w:val="020B0604020202020204"/>
    <w:charset w:val="00"/>
    <w:family w:val="swiss"/>
    <w:pitch w:val="variable"/>
    <w:sig w:usb0="E4002EFF" w:usb1="C000E47F" w:usb2="00000009" w:usb3="00000000" w:csb0="000001FF" w:csb1="00000000"/>
  </w:font>
  <w:font w:name="ArialMT">
    <w:altName w:val="Times New Roman"/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579116D3"/>
    <w:multiLevelType w:val="hybridMultilevel"/>
    <w:tmpl w:val="9E245BA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60"/>
  <w:proofState w:spelling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AA175F"/>
    <w:rsid w:val="00024CEA"/>
    <w:rsid w:val="000F1534"/>
    <w:rsid w:val="002B7722"/>
    <w:rsid w:val="00300DDF"/>
    <w:rsid w:val="00306A89"/>
    <w:rsid w:val="00384053"/>
    <w:rsid w:val="00447227"/>
    <w:rsid w:val="00461739"/>
    <w:rsid w:val="00493487"/>
    <w:rsid w:val="0049734E"/>
    <w:rsid w:val="004B1C0C"/>
    <w:rsid w:val="004D28EE"/>
    <w:rsid w:val="00521115"/>
    <w:rsid w:val="005410F8"/>
    <w:rsid w:val="0059258A"/>
    <w:rsid w:val="00593DA6"/>
    <w:rsid w:val="005B0BF8"/>
    <w:rsid w:val="00602494"/>
    <w:rsid w:val="00657B0A"/>
    <w:rsid w:val="00675A88"/>
    <w:rsid w:val="00692012"/>
    <w:rsid w:val="00695D23"/>
    <w:rsid w:val="006F5DFF"/>
    <w:rsid w:val="00703824"/>
    <w:rsid w:val="00744C24"/>
    <w:rsid w:val="008606D0"/>
    <w:rsid w:val="008A40AE"/>
    <w:rsid w:val="00921C6D"/>
    <w:rsid w:val="009437C6"/>
    <w:rsid w:val="009F6064"/>
    <w:rsid w:val="00A47582"/>
    <w:rsid w:val="00AA175F"/>
    <w:rsid w:val="00AB717E"/>
    <w:rsid w:val="00AD6467"/>
    <w:rsid w:val="00B4265D"/>
    <w:rsid w:val="00C64EC1"/>
    <w:rsid w:val="00D94059"/>
    <w:rsid w:val="00DA1628"/>
    <w:rsid w:val="00DD0C1D"/>
    <w:rsid w:val="00E4037E"/>
    <w:rsid w:val="00EC0A08"/>
    <w:rsid w:val="00EE4BFE"/>
    <w:rsid w:val="00F01A8F"/>
    <w:rsid w:val="00F17A9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136ACA5"/>
  <w15:chartTrackingRefBased/>
  <w15:docId w15:val="{E356637C-112E-473E-94A7-AFFB93B76A7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9F6064"/>
    <w:rPr>
      <w:color w:val="0563C1" w:themeColor="hyperlink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9437C6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9437C6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9437C6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9437C6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9437C6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9437C6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437C6"/>
    <w:rPr>
      <w:rFonts w:ascii="Segoe UI" w:hAnsi="Segoe UI" w:cs="Segoe UI"/>
      <w:sz w:val="18"/>
      <w:szCs w:val="18"/>
    </w:rPr>
  </w:style>
  <w:style w:type="paragraph" w:styleId="ListParagraph">
    <w:name w:val="List Paragraph"/>
    <w:basedOn w:val="Normal"/>
    <w:uiPriority w:val="34"/>
    <w:qFormat/>
    <w:rsid w:val="0059258A"/>
    <w:pPr>
      <w:ind w:left="720"/>
      <w:contextualSpacing/>
    </w:pPr>
  </w:style>
  <w:style w:type="character" w:styleId="FollowedHyperlink">
    <w:name w:val="FollowedHyperlink"/>
    <w:basedOn w:val="DefaultParagraphFont"/>
    <w:uiPriority w:val="99"/>
    <w:semiHidden/>
    <w:unhideWhenUsed/>
    <w:rsid w:val="00C64EC1"/>
    <w:rPr>
      <w:color w:val="954F72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7560041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hyperlink" Target="https://github.com/powerepilab/AD_algorithm_development" TargetMode="Externa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hyperlink" Target="http://hrsonline.isr.umich.edu/index.php?p=shoavail&amp;iyear=XB" TargetMode="External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8420CE90-A847-D54B-8B20-9FE7DC32E9B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2</Pages>
  <Words>1106</Words>
  <Characters>6306</Characters>
  <Application>Microsoft Office Word</Application>
  <DocSecurity>0</DocSecurity>
  <Lines>52</Lines>
  <Paragraphs>1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GWU</Company>
  <LinksUpToDate>false</LinksUpToDate>
  <CharactersWithSpaces>739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Gianattasio, Kan</dc:creator>
  <cp:keywords/>
  <dc:description/>
  <cp:lastModifiedBy>Melinda Power</cp:lastModifiedBy>
  <cp:revision>3</cp:revision>
  <dcterms:created xsi:type="dcterms:W3CDTF">2021-11-19T23:11:00Z</dcterms:created>
  <dcterms:modified xsi:type="dcterms:W3CDTF">2021-11-22T16:3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617a89c2-2911-3953-8e2d-68cc8a4ec65c</vt:lpwstr>
  </property>
  <property fmtid="{D5CDD505-2E9C-101B-9397-08002B2CF9AE}" pid="4" name="Mendeley Citation Style_1">
    <vt:lpwstr>http://www.zotero.org/styles/american-medical-association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6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harvard-cite-them-right</vt:lpwstr>
  </property>
  <property fmtid="{D5CDD505-2E9C-101B-9397-08002B2CF9AE}" pid="16" name="Mendeley Recent Style Name 5_1">
    <vt:lpwstr>Cite Them Right 10th edition - Harvard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8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